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F2825D" w14:textId="5B9A6C17" w:rsidR="00987DE1" w:rsidRDefault="00D9503C">
      <w:pPr>
        <w:rPr>
          <w:lang w:val="en"/>
        </w:rPr>
      </w:pPr>
      <w:bookmarkStart w:id="0" w:name="OLE_LINK1"/>
      <w:bookmarkStart w:id="1" w:name="OLE_LINK2"/>
      <w:bookmarkStart w:id="2" w:name="OLE_LINK3"/>
      <w:r>
        <w:rPr>
          <w:lang w:val="en"/>
        </w:rPr>
        <w:t>Diclofenac</w:t>
      </w:r>
      <w:r w:rsidR="0034350E">
        <w:rPr>
          <w:lang w:val="en"/>
        </w:rPr>
        <w:t xml:space="preserve"> </w:t>
      </w:r>
      <w:r w:rsidR="006E4BEC">
        <w:rPr>
          <w:lang w:val="en"/>
        </w:rPr>
        <w:t>is a member of the</w:t>
      </w:r>
      <w:r w:rsidR="0034350E">
        <w:rPr>
          <w:lang w:val="en"/>
        </w:rPr>
        <w:t xml:space="preserve"> acidic antipyretic</w:t>
      </w:r>
      <w:r>
        <w:rPr>
          <w:lang w:val="en"/>
        </w:rPr>
        <w:t xml:space="preserve"> </w:t>
      </w:r>
      <w:r w:rsidR="00981A3C">
        <w:rPr>
          <w:lang w:val="en"/>
        </w:rPr>
        <w:t>analgesics</w:t>
      </w:r>
      <w:r>
        <w:rPr>
          <w:lang w:val="en"/>
        </w:rPr>
        <w:t xml:space="preserve"> </w:t>
      </w:r>
      <w:r w:rsidR="006E4BEC">
        <w:rPr>
          <w:lang w:val="en"/>
        </w:rPr>
        <w:t>group</w:t>
      </w:r>
      <w:r w:rsidR="00CA34BF">
        <w:rPr>
          <w:lang w:val="en"/>
        </w:rPr>
        <w:t xml:space="preserve"> (pain agents)</w:t>
      </w:r>
      <w:r w:rsidR="00981A3C">
        <w:rPr>
          <w:lang w:val="en"/>
        </w:rPr>
        <w:t>. Like all representatives of this class,</w:t>
      </w:r>
      <w:r>
        <w:rPr>
          <w:lang w:val="en"/>
        </w:rPr>
        <w:t xml:space="preserve"> </w:t>
      </w:r>
      <w:r w:rsidR="00981A3C">
        <w:rPr>
          <w:lang w:val="en"/>
        </w:rPr>
        <w:t>Diclofenac</w:t>
      </w:r>
      <w:r>
        <w:rPr>
          <w:lang w:val="en"/>
        </w:rPr>
        <w:t xml:space="preserve"> </w:t>
      </w:r>
      <w:r w:rsidR="00981A3C">
        <w:rPr>
          <w:lang w:val="en"/>
        </w:rPr>
        <w:t xml:space="preserve">inhibits </w:t>
      </w:r>
      <w:r w:rsidR="006E4BEC">
        <w:rPr>
          <w:lang w:val="en"/>
        </w:rPr>
        <w:t xml:space="preserve">cyclooxygenases </w:t>
      </w:r>
      <w:r w:rsidR="00981A3C">
        <w:rPr>
          <w:lang w:val="en"/>
        </w:rPr>
        <w:t xml:space="preserve">(COX) and thus reduces </w:t>
      </w:r>
      <w:r>
        <w:rPr>
          <w:lang w:val="en"/>
        </w:rPr>
        <w:t xml:space="preserve"> </w:t>
      </w:r>
      <w:r w:rsidR="00981A3C">
        <w:rPr>
          <w:lang w:val="en"/>
        </w:rPr>
        <w:t>prostaglandin synthesis,</w:t>
      </w:r>
      <w:r w:rsidR="006E4BEC">
        <w:rPr>
          <w:lang w:val="en"/>
        </w:rPr>
        <w:t xml:space="preserve"> </w:t>
      </w:r>
      <w:r>
        <w:rPr>
          <w:lang w:val="en"/>
        </w:rPr>
        <w:t>which</w:t>
      </w:r>
      <w:r w:rsidR="006E4BEC">
        <w:rPr>
          <w:lang w:val="en"/>
        </w:rPr>
        <w:t xml:space="preserve"> </w:t>
      </w:r>
      <w:r w:rsidR="00981A3C">
        <w:rPr>
          <w:lang w:val="en"/>
        </w:rPr>
        <w:t>influences peripheral pain formation</w:t>
      </w:r>
      <w:r w:rsidR="009417E4">
        <w:rPr>
          <w:lang w:val="en"/>
        </w:rPr>
        <w:fldChar w:fldCharType="begin" w:fldLock="1"/>
      </w:r>
      <w:r w:rsidR="00EC1B69">
        <w:rPr>
          <w:lang w:val="en"/>
        </w:rPr>
        <w:instrText>ADDIN CSL_CITATION {"citationItems":[{"id":"ITEM-1","itemData":{"ISBN":"978-3-437-44490-6","author":[{"dropping-particle":"","family":"Aktories","given":"Klaus","non-dropping-particle":"","parse-names":false,"suffix":""},{"dropping-particle":"","family":"Förstermann","given":"Ulrich","non-dropping-particle":"","parse-names":false,"suffix":""},{"dropping-particle":"","family":"Hofmann","given":"Franz","non-dropping-particle":"","parse-names":false,"suffix":""},{"dropping-particle":"","family":"Starke","given":"Klaus","non-dropping-particle":"","parse-names":false,"suffix":""}],"edition":"9. Auflage","id":"ITEM-1","issued":{"date-parts":[["2005"]]},"publisher":"Urban &amp; Fischer Verlag","publisher-place":"München","title":"Allgemeine und spezielle Pharmakologie und Toxikologie","type":"book"},"uris":["http://www.mendeley.com/documents/?uuid=da54e5f6-ee24-4acf-9fcc-01dabfc2c63e"]}],"mendeley":{"formattedCitation":"&lt;sup&gt;1&lt;/sup&gt;","plainTextFormattedCitation":"1","previouslyFormattedCitation":"&lt;sup&gt;1&lt;/sup&gt;"},"properties":{"noteIndex":0},"schema":"https://github.com/citation-style-language/schema/raw/master/csl-citation.json"}</w:instrText>
      </w:r>
      <w:r w:rsidR="009417E4">
        <w:rPr>
          <w:lang w:val="en"/>
        </w:rPr>
        <w:fldChar w:fldCharType="separate"/>
      </w:r>
      <w:r w:rsidR="009417E4" w:rsidRPr="009417E4">
        <w:rPr>
          <w:noProof/>
          <w:vertAlign w:val="superscript"/>
          <w:lang w:val="en"/>
        </w:rPr>
        <w:t>1</w:t>
      </w:r>
      <w:r w:rsidR="009417E4">
        <w:rPr>
          <w:lang w:val="en"/>
        </w:rPr>
        <w:fldChar w:fldCharType="end"/>
      </w:r>
      <w:r w:rsidR="00981A3C">
        <w:rPr>
          <w:lang w:val="en"/>
        </w:rPr>
        <w:t>.</w:t>
      </w:r>
      <w:r>
        <w:rPr>
          <w:lang w:val="en"/>
        </w:rPr>
        <w:t xml:space="preserve"> </w:t>
      </w:r>
      <w:r w:rsidR="006E4BEC">
        <w:rPr>
          <w:lang w:val="en"/>
        </w:rPr>
        <w:t>Because it is</w:t>
      </w:r>
      <w:r w:rsidR="00987DE1">
        <w:rPr>
          <w:lang w:val="en"/>
        </w:rPr>
        <w:t xml:space="preserve"> an active ingredient</w:t>
      </w:r>
      <w:r w:rsidR="00C9381F">
        <w:rPr>
          <w:lang w:val="en"/>
        </w:rPr>
        <w:t xml:space="preserve"> in</w:t>
      </w:r>
      <w:r w:rsidR="00987DE1">
        <w:rPr>
          <w:lang w:val="en"/>
        </w:rPr>
        <w:t xml:space="preserve"> pain-relieving ointment,</w:t>
      </w:r>
      <w:r>
        <w:rPr>
          <w:lang w:val="en"/>
        </w:rPr>
        <w:t xml:space="preserve"> </w:t>
      </w:r>
      <w:r w:rsidR="00987DE1">
        <w:rPr>
          <w:lang w:val="en"/>
        </w:rPr>
        <w:t>Diclofenac</w:t>
      </w:r>
      <w:r>
        <w:rPr>
          <w:lang w:val="en"/>
        </w:rPr>
        <w:t xml:space="preserve"> enjoys</w:t>
      </w:r>
      <w:r w:rsidR="00987DE1">
        <w:rPr>
          <w:lang w:val="en"/>
        </w:rPr>
        <w:t xml:space="preserve"> a great</w:t>
      </w:r>
      <w:r>
        <w:rPr>
          <w:lang w:val="en"/>
        </w:rPr>
        <w:t xml:space="preserve"> </w:t>
      </w:r>
      <w:r w:rsidR="009417E4">
        <w:rPr>
          <w:lang w:val="en"/>
        </w:rPr>
        <w:t>popularity</w:t>
      </w:r>
      <w:r w:rsidR="00987DE1">
        <w:rPr>
          <w:lang w:val="en"/>
        </w:rPr>
        <w:t xml:space="preserve"> </w:t>
      </w:r>
      <w:r w:rsidR="006E4BEC">
        <w:rPr>
          <w:lang w:val="en"/>
        </w:rPr>
        <w:t>among the German population</w:t>
      </w:r>
      <w:r w:rsidR="00987DE1">
        <w:rPr>
          <w:lang w:val="en"/>
        </w:rPr>
        <w:t>.</w:t>
      </w:r>
      <w:r w:rsidR="001C5DB5">
        <w:rPr>
          <w:lang w:val="en"/>
        </w:rPr>
        <w:t xml:space="preserve"> These </w:t>
      </w:r>
      <w:r w:rsidR="009A1D28">
        <w:rPr>
          <w:lang w:val="en"/>
        </w:rPr>
        <w:t>have been</w:t>
      </w:r>
      <w:bookmarkStart w:id="3" w:name="_GoBack"/>
      <w:bookmarkEnd w:id="3"/>
      <w:r w:rsidR="00D12AD8">
        <w:rPr>
          <w:lang w:val="en"/>
        </w:rPr>
        <w:t xml:space="preserve"> amongst</w:t>
      </w:r>
      <w:r w:rsidR="001C5DB5">
        <w:rPr>
          <w:lang w:val="en"/>
        </w:rPr>
        <w:t xml:space="preserve"> the most </w:t>
      </w:r>
      <w:r w:rsidR="006E4BEC">
        <w:rPr>
          <w:lang w:val="en"/>
        </w:rPr>
        <w:t xml:space="preserve">popularly </w:t>
      </w:r>
      <w:r w:rsidR="001C5DB5">
        <w:rPr>
          <w:lang w:val="en"/>
        </w:rPr>
        <w:t>sold drugs in Germany</w:t>
      </w:r>
      <w:r w:rsidR="00987DE1">
        <w:rPr>
          <w:lang w:val="en"/>
        </w:rPr>
        <w:fldChar w:fldCharType="begin" w:fldLock="1"/>
      </w:r>
      <w:r w:rsidR="00EC1B69">
        <w:rPr>
          <w:lang w:val="en"/>
        </w:rPr>
        <w:instrText>ADDIN CSL_CITATION {"citationItems":[{"id":"ITEM-1","itemData":{"author":[{"dropping-particle":"","family":"Glaeske","given":"Gerd","non-dropping-particle":"","parse-names":false,"suffix":""}],"container-title":"Jahrbuch Sucht","id":"ITEM-1","issued":{"date-parts":[["2017"]]},"title":"Medikamente 2015 – Psychotrope und andere Arzneimittel mit Missbrauchs- und Abhängigkeitspotential","type":"article-journal"},"uris":["http://www.mendeley.com/documents/?uuid=58824321-a50b-4a98-8cd8-9c7dfa5a4821"]}],"mendeley":{"formattedCitation":"&lt;sup&gt;2&lt;/sup&gt;","plainTextFormattedCitation":"2","previouslyFormattedCitation":"&lt;sup&gt;2&lt;/sup&gt;"},"properties":{"noteIndex":0},"schema":"https://github.com/citation-style-language/schema/raw/master/csl-citation.json"}</w:instrText>
      </w:r>
      <w:r w:rsidR="00987DE1">
        <w:rPr>
          <w:lang w:val="en"/>
        </w:rPr>
        <w:fldChar w:fldCharType="separate"/>
      </w:r>
      <w:r w:rsidR="009417E4" w:rsidRPr="009417E4">
        <w:rPr>
          <w:noProof/>
          <w:vertAlign w:val="superscript"/>
          <w:lang w:val="en"/>
        </w:rPr>
        <w:t>2</w:t>
      </w:r>
      <w:r w:rsidR="006E4BEC">
        <w:rPr>
          <w:lang w:val="en"/>
        </w:rPr>
        <w:t xml:space="preserve"> f</w:t>
      </w:r>
      <w:r>
        <w:rPr>
          <w:lang w:val="en"/>
        </w:rPr>
        <w:t>or</w:t>
      </w:r>
      <w:r w:rsidR="00987DE1">
        <w:rPr>
          <w:lang w:val="en"/>
        </w:rPr>
        <w:fldChar w:fldCharType="end"/>
      </w:r>
      <w:r w:rsidR="006E4BEC">
        <w:rPr>
          <w:lang w:val="en"/>
        </w:rPr>
        <w:t xml:space="preserve"> many </w:t>
      </w:r>
      <w:r w:rsidR="001C5DB5">
        <w:rPr>
          <w:lang w:val="en"/>
        </w:rPr>
        <w:t>years.</w:t>
      </w:r>
    </w:p>
    <w:p w14:paraId="279686F7" w14:textId="77777777" w:rsidR="006E4BEC" w:rsidRPr="006E4BEC" w:rsidRDefault="006E4BEC">
      <w:pPr>
        <w:rPr>
          <w:lang w:val="en-US"/>
        </w:rPr>
      </w:pPr>
    </w:p>
    <w:p w14:paraId="077FF82A" w14:textId="44C54895" w:rsidR="009417E4" w:rsidRDefault="00981A3C">
      <w:pPr>
        <w:rPr>
          <w:lang w:val="en"/>
        </w:rPr>
      </w:pPr>
      <w:r>
        <w:rPr>
          <w:lang w:val="en"/>
        </w:rPr>
        <w:t>In addition, Diclofenac has</w:t>
      </w:r>
      <w:r w:rsidR="00231B13">
        <w:rPr>
          <w:lang w:val="en"/>
        </w:rPr>
        <w:t xml:space="preserve"> an anti</w:t>
      </w:r>
      <w:r w:rsidR="006E4BEC">
        <w:rPr>
          <w:lang w:val="en"/>
        </w:rPr>
        <w:t>-</w:t>
      </w:r>
      <w:r w:rsidR="00231B13">
        <w:rPr>
          <w:lang w:val="en"/>
        </w:rPr>
        <w:t>phlogistic</w:t>
      </w:r>
      <w:r w:rsidR="006E4BEC">
        <w:rPr>
          <w:lang w:val="en"/>
        </w:rPr>
        <w:t xml:space="preserve"> </w:t>
      </w:r>
      <w:r w:rsidR="00231B13">
        <w:rPr>
          <w:lang w:val="en"/>
        </w:rPr>
        <w:t>anti-rheumatic effect and is counted among the non-selective non-steroidal anti-inflammatory drugs (non-selective</w:t>
      </w:r>
      <w:r w:rsidR="00C9381F">
        <w:rPr>
          <w:lang w:val="en"/>
        </w:rPr>
        <w:t xml:space="preserve"> </w:t>
      </w:r>
      <w:r w:rsidR="00231B13">
        <w:rPr>
          <w:lang w:val="en"/>
        </w:rPr>
        <w:t>NSA</w:t>
      </w:r>
      <w:r w:rsidR="00C9381F">
        <w:rPr>
          <w:lang w:val="en"/>
        </w:rPr>
        <w:t>ID</w:t>
      </w:r>
      <w:r w:rsidR="00231B13">
        <w:rPr>
          <w:lang w:val="en"/>
        </w:rPr>
        <w:t xml:space="preserve">) due to its inhibitory effect on both COX isoenzymes (COX-1 and COX-2). In Germany, </w:t>
      </w:r>
      <w:r w:rsidR="006E4BEC">
        <w:rPr>
          <w:lang w:val="en"/>
        </w:rPr>
        <w:t>D</w:t>
      </w:r>
      <w:r w:rsidR="00231B13">
        <w:rPr>
          <w:lang w:val="en"/>
        </w:rPr>
        <w:t>iclofenac</w:t>
      </w:r>
      <w:r>
        <w:rPr>
          <w:lang w:val="en"/>
        </w:rPr>
        <w:t xml:space="preserve"> is the most</w:t>
      </w:r>
      <w:r w:rsidR="00231B13">
        <w:rPr>
          <w:lang w:val="en"/>
        </w:rPr>
        <w:t xml:space="preserve"> common</w:t>
      </w:r>
      <w:r w:rsidR="006E4BEC">
        <w:rPr>
          <w:lang w:val="en"/>
        </w:rPr>
        <w:t xml:space="preserve"> administered active ingredient</w:t>
      </w:r>
      <w:r w:rsidR="006E4BEC">
        <w:rPr>
          <w:lang w:val="en"/>
        </w:rPr>
        <w:fldChar w:fldCharType="begin" w:fldLock="1"/>
      </w:r>
      <w:r w:rsidR="006E4BEC">
        <w:rPr>
          <w:lang w:val="en"/>
        </w:rPr>
        <w:instrText>ADDIN CSL_CITATION {"citationItems":[{"id":"ITEM-1","itemData":{"ISBN":"978-3-437-44490-6","author":[{"dropping-particle":"","family":"Aktories","given":"Klaus","non-dropping-particle":"","parse-names":false,"suffix":""},{"dropping-particle":"","family":"Förstermann","given":"Ulrich","non-dropping-particle":"","parse-names":false,"suffix":""},{"dropping-particle":"","family":"Hofmann","given":"Franz","non-dropping-particle":"","parse-names":false,"suffix":""},{"dropping-particle":"","family":"Starke","given":"Klaus","non-dropping-particle":"","parse-names":false,"suffix":""}],"edition":"9. Auflage","id":"ITEM-1","issued":{"date-parts":[["2005"]]},"publisher":"Urban &amp; Fischer Verlag","publisher-place":"München","title":"Allgemeine und spezielle Pharmakologie und Toxikologie","type":"book"},"uris":["http://www.mendeley.com/documents/?uuid=da54e5f6-ee24-4acf-9fcc-01dabfc2c63e"]}],"mendeley":{"formattedCitation":"&lt;sup&gt;1&lt;/sup&gt;","plainTextFormattedCitation":"1","previouslyFormattedCitation":"&lt;sup&gt;1&lt;/sup&gt;"},"properties":{"noteIndex":0},"schema":"https://github.com/citation-style-language/schema/raw/master/csl-citation.json"}</w:instrText>
      </w:r>
      <w:r w:rsidR="006E4BEC">
        <w:rPr>
          <w:lang w:val="en"/>
        </w:rPr>
        <w:fldChar w:fldCharType="separate"/>
      </w:r>
      <w:r w:rsidR="006E4BEC" w:rsidRPr="009417E4">
        <w:rPr>
          <w:noProof/>
          <w:vertAlign w:val="superscript"/>
          <w:lang w:val="en"/>
        </w:rPr>
        <w:t>1.</w:t>
      </w:r>
      <w:r w:rsidR="006E4BEC">
        <w:rPr>
          <w:lang w:val="en"/>
        </w:rPr>
        <w:fldChar w:fldCharType="end"/>
      </w:r>
      <w:r w:rsidR="006E4BEC">
        <w:rPr>
          <w:lang w:val="en"/>
        </w:rPr>
        <w:t xml:space="preserve">used to </w:t>
      </w:r>
      <w:r w:rsidR="00EC1B69">
        <w:rPr>
          <w:lang w:val="en"/>
        </w:rPr>
        <w:t>treat rheumatic arthritis</w:t>
      </w:r>
      <w:r w:rsidR="00231B13">
        <w:rPr>
          <w:lang w:val="en"/>
        </w:rPr>
        <w:t xml:space="preserve">. </w:t>
      </w:r>
    </w:p>
    <w:p w14:paraId="4472DA71" w14:textId="77777777" w:rsidR="006E4BEC" w:rsidRPr="006E4BEC" w:rsidRDefault="006E4BEC">
      <w:pPr>
        <w:rPr>
          <w:lang w:val="en-US"/>
        </w:rPr>
      </w:pPr>
    </w:p>
    <w:p w14:paraId="53601695" w14:textId="41D58466" w:rsidR="00231B13" w:rsidRDefault="00B13B70">
      <w:pPr>
        <w:rPr>
          <w:lang w:val="en"/>
        </w:rPr>
      </w:pPr>
      <w:r>
        <w:rPr>
          <w:lang w:val="en"/>
        </w:rPr>
        <w:t xml:space="preserve">The wide application, </w:t>
      </w:r>
      <w:r w:rsidR="006E4BEC">
        <w:rPr>
          <w:lang w:val="en"/>
        </w:rPr>
        <w:t>primarily</w:t>
      </w:r>
      <w:r w:rsidR="009417E4">
        <w:rPr>
          <w:lang w:val="en"/>
        </w:rPr>
        <w:t xml:space="preserve"> </w:t>
      </w:r>
      <w:r w:rsidR="006E4BEC">
        <w:rPr>
          <w:lang w:val="en"/>
        </w:rPr>
        <w:t>with</w:t>
      </w:r>
      <w:r>
        <w:rPr>
          <w:lang w:val="en"/>
        </w:rPr>
        <w:t xml:space="preserve">in Germany, generates a consumption of about 90 </w:t>
      </w:r>
      <w:r w:rsidR="00D12AD8">
        <w:rPr>
          <w:lang w:val="en"/>
        </w:rPr>
        <w:t>tons</w:t>
      </w:r>
      <w:r>
        <w:rPr>
          <w:lang w:val="en"/>
        </w:rPr>
        <w:t xml:space="preserve"> per year</w:t>
      </w:r>
      <w:r w:rsidR="00D12AD8">
        <w:rPr>
          <w:lang w:val="en"/>
        </w:rPr>
        <w:t xml:space="preserve"> in Germany</w:t>
      </w:r>
      <w:r>
        <w:rPr>
          <w:lang w:val="en"/>
        </w:rPr>
        <w:t xml:space="preserve">. </w:t>
      </w:r>
      <w:r w:rsidR="006E4BEC">
        <w:rPr>
          <w:lang w:val="en"/>
        </w:rPr>
        <w:t xml:space="preserve">This high consumption has costs however, as </w:t>
      </w:r>
      <w:r>
        <w:rPr>
          <w:lang w:val="en"/>
        </w:rPr>
        <w:t>only about 30</w:t>
      </w:r>
      <w:r w:rsidR="00E2264B">
        <w:rPr>
          <w:lang w:val="en"/>
        </w:rPr>
        <w:t> </w:t>
      </w:r>
      <w:r>
        <w:rPr>
          <w:lang w:val="en"/>
        </w:rPr>
        <w:t xml:space="preserve">% of the active substance is metabolized by the human body, the rest </w:t>
      </w:r>
      <w:r w:rsidR="006E4BEC">
        <w:rPr>
          <w:lang w:val="en"/>
        </w:rPr>
        <w:t>being</w:t>
      </w:r>
      <w:r>
        <w:rPr>
          <w:lang w:val="en"/>
        </w:rPr>
        <w:t xml:space="preserve"> excreted unchanged </w:t>
      </w:r>
      <w:r w:rsidR="006E4BEC">
        <w:rPr>
          <w:lang w:val="en"/>
        </w:rPr>
        <w:t>in</w:t>
      </w:r>
      <w:r>
        <w:rPr>
          <w:lang w:val="en"/>
        </w:rPr>
        <w:t xml:space="preserve"> urine. </w:t>
      </w:r>
      <w:r w:rsidR="006E4BEC">
        <w:rPr>
          <w:lang w:val="en"/>
        </w:rPr>
        <w:t>This leads to</w:t>
      </w:r>
      <w:r>
        <w:rPr>
          <w:lang w:val="en"/>
        </w:rPr>
        <w:t xml:space="preserve"> an estimated 63 tons of</w:t>
      </w:r>
      <w:r w:rsidR="009417E4">
        <w:rPr>
          <w:lang w:val="en"/>
        </w:rPr>
        <w:t xml:space="preserve"> </w:t>
      </w:r>
      <w:r w:rsidR="006E4BEC">
        <w:rPr>
          <w:lang w:val="en"/>
        </w:rPr>
        <w:t>Diclofenac</w:t>
      </w:r>
      <w:r>
        <w:rPr>
          <w:lang w:val="en"/>
        </w:rPr>
        <w:t xml:space="preserve"> per year in Germany</w:t>
      </w:r>
      <w:r w:rsidR="006E4BEC">
        <w:rPr>
          <w:lang w:val="en"/>
        </w:rPr>
        <w:t xml:space="preserve"> </w:t>
      </w:r>
      <w:r w:rsidR="009417E4">
        <w:rPr>
          <w:lang w:val="en"/>
        </w:rPr>
        <w:t>enter the water cycle</w:t>
      </w:r>
      <w:r w:rsidR="00EC1B69">
        <w:rPr>
          <w:lang w:val="en"/>
        </w:rPr>
        <w:fldChar w:fldCharType="begin" w:fldLock="1"/>
      </w:r>
      <w:r w:rsidR="00B32F06">
        <w:rPr>
          <w:lang w:val="en"/>
        </w:rPr>
        <w:instrText>ADDIN CSL_CITATION {"citationItems":[{"id":"ITEM-1","itemData":{"author":[{"dropping-particle":"","family":"Meißner","given":"Marc","non-dropping-particle":"","parse-names":false,"suffix":""}],"container-title":"Dtsch Arztebl International","id":"ITEM-1","issue":"24","issued":{"date-parts":[["2008","6","13"]]},"page":"A-1324","title":"Arzneimittel in der Umwelt: Natur als Medikamentendeponie","type":"article-journal","volume":"105"},"uris":["http://www.mendeley.com/documents/?uuid=5e480fd1-2c44-4cc1-92a1-5045bcef1f6c"]}],"mendeley":{"formattedCitation":"&lt;sup&gt;3&lt;/sup&gt;","plainTextFormattedCitation":"3","previouslyFormattedCitation":"&lt;sup&gt;3&lt;/sup&gt;"},"properties":{"noteIndex":0},"schema":"https://github.com/citation-style-language/schema/raw/master/csl-citation.json"}</w:instrText>
      </w:r>
      <w:r w:rsidR="00EC1B69">
        <w:rPr>
          <w:lang w:val="en"/>
        </w:rPr>
        <w:fldChar w:fldCharType="separate"/>
      </w:r>
      <w:r w:rsidR="00EC1B69" w:rsidRPr="00EC1B69">
        <w:rPr>
          <w:noProof/>
          <w:vertAlign w:val="superscript"/>
          <w:lang w:val="en"/>
        </w:rPr>
        <w:t>3</w:t>
      </w:r>
      <w:r w:rsidR="00EC1B69">
        <w:rPr>
          <w:lang w:val="en"/>
        </w:rPr>
        <w:fldChar w:fldCharType="end"/>
      </w:r>
      <w:r>
        <w:rPr>
          <w:lang w:val="en"/>
        </w:rPr>
        <w:t>.</w:t>
      </w:r>
    </w:p>
    <w:p w14:paraId="01F45EB1" w14:textId="77777777" w:rsidR="006E4BEC" w:rsidRPr="006E4BEC" w:rsidRDefault="006E4BEC">
      <w:pPr>
        <w:rPr>
          <w:lang w:val="en-US"/>
        </w:rPr>
      </w:pPr>
    </w:p>
    <w:p w14:paraId="284F3C3B" w14:textId="1AEF93BC" w:rsidR="00512857" w:rsidRDefault="00CC4967">
      <w:pPr>
        <w:rPr>
          <w:lang w:val="en"/>
        </w:rPr>
      </w:pPr>
      <w:r>
        <w:rPr>
          <w:lang w:val="en"/>
        </w:rPr>
        <w:t xml:space="preserve">Due to its high stability and water solubility, </w:t>
      </w:r>
      <w:r w:rsidR="006E4BEC">
        <w:rPr>
          <w:lang w:val="en"/>
        </w:rPr>
        <w:t>D</w:t>
      </w:r>
      <w:r>
        <w:rPr>
          <w:lang w:val="en"/>
        </w:rPr>
        <w:t>iclofenac is</w:t>
      </w:r>
      <w:r w:rsidR="00EC1B69">
        <w:rPr>
          <w:lang w:val="en"/>
        </w:rPr>
        <w:t xml:space="preserve"> poorly filtered out in conventional wastewater treatment plants. Although </w:t>
      </w:r>
      <w:r w:rsidR="006E4BEC">
        <w:rPr>
          <w:lang w:val="en"/>
        </w:rPr>
        <w:t>D</w:t>
      </w:r>
      <w:r w:rsidR="00EC1B69">
        <w:rPr>
          <w:lang w:val="en"/>
        </w:rPr>
        <w:t>iclofenac</w:t>
      </w:r>
      <w:r>
        <w:rPr>
          <w:lang w:val="en"/>
        </w:rPr>
        <w:t xml:space="preserve"> does not pose</w:t>
      </w:r>
      <w:r w:rsidR="00EC1B69">
        <w:rPr>
          <w:lang w:val="en"/>
        </w:rPr>
        <w:t xml:space="preserve"> an acute danger </w:t>
      </w:r>
      <w:r>
        <w:rPr>
          <w:lang w:val="en"/>
        </w:rPr>
        <w:t xml:space="preserve">to humans in the concentrations </w:t>
      </w:r>
      <w:r w:rsidR="006E4BEC">
        <w:rPr>
          <w:lang w:val="en"/>
        </w:rPr>
        <w:t xml:space="preserve">for which </w:t>
      </w:r>
      <w:r>
        <w:rPr>
          <w:lang w:val="en"/>
        </w:rPr>
        <w:t>it is found in</w:t>
      </w:r>
      <w:r w:rsidR="00EC1B69">
        <w:rPr>
          <w:lang w:val="en"/>
        </w:rPr>
        <w:t xml:space="preserve"> German waters,</w:t>
      </w:r>
      <w:r w:rsidR="006E4BEC">
        <w:rPr>
          <w:lang w:val="en"/>
        </w:rPr>
        <w:t xml:space="preserve"> </w:t>
      </w:r>
      <w:r>
        <w:rPr>
          <w:lang w:val="en"/>
        </w:rPr>
        <w:t xml:space="preserve">it is highly toxic to aquatic </w:t>
      </w:r>
      <w:r w:rsidR="00B32F06">
        <w:rPr>
          <w:lang w:val="en"/>
        </w:rPr>
        <w:t xml:space="preserve">organisms. More modern sewage treatment plants are trying to solve this problem by additional purification </w:t>
      </w:r>
      <w:r w:rsidR="006E4BEC">
        <w:rPr>
          <w:lang w:val="en"/>
        </w:rPr>
        <w:t>(ie</w:t>
      </w:r>
      <w:r w:rsidR="00B32F06">
        <w:rPr>
          <w:lang w:val="en"/>
        </w:rPr>
        <w:t xml:space="preserve"> nanofiltration, ozone or activated carbon</w:t>
      </w:r>
      <w:r w:rsidR="006E4BEC">
        <w:rPr>
          <w:lang w:val="en"/>
        </w:rPr>
        <w:t>)</w:t>
      </w:r>
      <w:r w:rsidR="00B32F06">
        <w:rPr>
          <w:lang w:val="en"/>
        </w:rPr>
        <w:t>.</w:t>
      </w:r>
      <w:r>
        <w:rPr>
          <w:lang w:val="en"/>
        </w:rPr>
        <w:t xml:space="preserve"> </w:t>
      </w:r>
      <w:r w:rsidR="00512857">
        <w:rPr>
          <w:lang w:val="en"/>
        </w:rPr>
        <w:t>In addition to the high costs</w:t>
      </w:r>
      <w:r w:rsidR="006E4BEC">
        <w:rPr>
          <w:lang w:val="en"/>
        </w:rPr>
        <w:t>,</w:t>
      </w:r>
      <w:r w:rsidR="00512857">
        <w:rPr>
          <w:lang w:val="en"/>
        </w:rPr>
        <w:t xml:space="preserve"> the lack of experimental data on emerging products in the application of non-specific degradation methods, such as</w:t>
      </w:r>
      <w:r>
        <w:rPr>
          <w:lang w:val="en"/>
        </w:rPr>
        <w:t xml:space="preserve"> </w:t>
      </w:r>
      <w:r w:rsidR="00512857">
        <w:rPr>
          <w:lang w:val="en"/>
        </w:rPr>
        <w:t>ozone,</w:t>
      </w:r>
      <w:r w:rsidR="006E4BEC">
        <w:rPr>
          <w:lang w:val="en"/>
        </w:rPr>
        <w:t xml:space="preserve"> </w:t>
      </w:r>
      <w:r>
        <w:rPr>
          <w:lang w:val="en"/>
        </w:rPr>
        <w:t>make</w:t>
      </w:r>
      <w:r w:rsidR="006E4BEC">
        <w:rPr>
          <w:lang w:val="en"/>
        </w:rPr>
        <w:t xml:space="preserve"> </w:t>
      </w:r>
      <w:r w:rsidR="00512857">
        <w:rPr>
          <w:lang w:val="en"/>
        </w:rPr>
        <w:t>these far from ideal. Recent work, including our project, ha</w:t>
      </w:r>
      <w:r w:rsidR="006E4BEC">
        <w:rPr>
          <w:lang w:val="en"/>
        </w:rPr>
        <w:t>ve</w:t>
      </w:r>
      <w:r w:rsidR="00512857">
        <w:rPr>
          <w:lang w:val="en"/>
        </w:rPr>
        <w:t xml:space="preserve"> set </w:t>
      </w:r>
      <w:r w:rsidR="006E4BEC">
        <w:rPr>
          <w:lang w:val="en"/>
        </w:rPr>
        <w:t>them</w:t>
      </w:r>
      <w:r w:rsidR="00512857">
        <w:rPr>
          <w:lang w:val="en"/>
        </w:rPr>
        <w:t>se</w:t>
      </w:r>
      <w:r w:rsidR="006E4BEC">
        <w:rPr>
          <w:lang w:val="en"/>
        </w:rPr>
        <w:t>lves</w:t>
      </w:r>
      <w:r w:rsidR="00512857">
        <w:rPr>
          <w:lang w:val="en"/>
        </w:rPr>
        <w:t xml:space="preserve"> the objective of investigating the use of enzymes as catalysts for the degradation of micropollutants such as </w:t>
      </w:r>
      <w:r w:rsidR="006E4BEC">
        <w:rPr>
          <w:lang w:val="en"/>
        </w:rPr>
        <w:t>D</w:t>
      </w:r>
      <w:r w:rsidR="00512857">
        <w:rPr>
          <w:lang w:val="en"/>
        </w:rPr>
        <w:t>iclofenac</w:t>
      </w:r>
      <w:r w:rsidR="00B32F06">
        <w:rPr>
          <w:lang w:val="en"/>
        </w:rPr>
        <w:fldChar w:fldCharType="begin" w:fldLock="1"/>
      </w:r>
      <w:r w:rsidR="00FD3896">
        <w:rPr>
          <w:lang w:val="en"/>
        </w:rPr>
        <w:instrText>ADDIN CSL_CITATION {"citationItems":[{"id":"ITEM-1","itemData":{"author":[{"dropping-particle":"","family":"Meißner","given":"Marc","non-dropping-particle":"","parse-names":false,"suffix":""}],"container-title":"Dtsch Arztebl International","id":"ITEM-1","issue":"24","issued":{"date-parts":[["2008","6","13"]]},"page":"A-1324","title":"Arzneimittel in der Umwelt: Natur als Medikamentendeponie","type":"article-journal","volume":"105"},"uris":["http://www.mendeley.com/documents/?uuid=5e480fd1-2c44-4cc1-92a1-5045bcef1f6c"]}],"mendeley":{"formattedCitation":"&lt;sup&gt;3&lt;/sup&gt;","plainTextFormattedCitation":"3","previouslyFormattedCitation":"&lt;sup&gt;3&lt;/sup&gt;"},"properties":{"noteIndex":0},"schema":"https://github.com/citation-style-language/schema/raw/master/csl-citation.json"}</w:instrText>
      </w:r>
      <w:r w:rsidR="00B32F06">
        <w:rPr>
          <w:lang w:val="en"/>
        </w:rPr>
        <w:fldChar w:fldCharType="separate"/>
      </w:r>
      <w:r w:rsidR="00B32F06" w:rsidRPr="00B32F06">
        <w:rPr>
          <w:noProof/>
          <w:vertAlign w:val="superscript"/>
          <w:lang w:val="en"/>
        </w:rPr>
        <w:t>3</w:t>
      </w:r>
      <w:r w:rsidR="00B32F06">
        <w:rPr>
          <w:lang w:val="en"/>
        </w:rPr>
        <w:fldChar w:fldCharType="end"/>
      </w:r>
      <w:r w:rsidR="00B32F06">
        <w:rPr>
          <w:vertAlign w:val="superscript"/>
          <w:lang w:val="en"/>
        </w:rPr>
        <w:t>,</w:t>
      </w:r>
      <w:r w:rsidR="00B32F06">
        <w:rPr>
          <w:lang w:val="en"/>
        </w:rPr>
        <w:fldChar w:fldCharType="begin" w:fldLock="1"/>
      </w:r>
      <w:r w:rsidR="00B32F06">
        <w:rPr>
          <w:lang w:val="en"/>
        </w:rPr>
        <w:instrText>ADDIN CSL_CITATION {"citationItems":[{"id":"ITEM-1","itemData":{"DOI":"10.1016/j.envint.2019.01.011","ISSN":"18736750","abstract":"The widespread occurrence and adverse environmental and health-related impacts of various types of emerging contaminants (ECs) have become an issue of high concern. With ever increasing scientific knowledge, socio-economic awareness, health-related problems and ecological apprehensions, people are more concerned about the widespread ECs, around the globe. Among ECs, biologically active compounds from pharmaceutical, cosmeceutical, biomedical, personal care products (PPCPs), endocrine-disrupting chemicals (EDCs), and flame-retardants are of paramount concern. The presence and persistence of ECs in water bodies are of continued and burning interest, worldwide. Various types of ECs are being discharged knowingly/unknowingly with/without partial treatments into the aquatic environments that pose serious health issues and affects the entire living ecosystem. So far, various approaches have been developed for ECs degradation and removal to diminish their adverse impact. Many previous and/or ongoing studies have focused on contaminants degradation and efficient removal via numerous treatment strategies, i.e. (1) physical, (2) chemical and (3) biological. However, the experimental evidence is lacking to enable specific predictions about ECs mechanistic degradation and removal fate across various in-practice systems. In this context, the deployment oxidoreductases such as peroxidases (lignin peroxidases, manganese-dependent peroxidases, and horseradish peroxidase), aromatic dioxygenases, various oxygenases, laccases, and tyrosinases have received considerable research attention. Immobilization is highlighted as a promising approach to improve enzyme catalytic performance and stabilization, as well as, to protect the three-dimensional structure of the enzyme against the undesirable consequences of harsh reaction environment. This work overviews the current and state-of-the-art critical aspect related to hazardous pollutants at large and ECs in particular by the immobilized oxidoreductase enzymes. The first part of the review focuses on the occurrence, physiochemical behavior, potent sources and significant routes of ECs. Following that, environmentally-related adverse impacts and health-related issues of ECs are discussed in the second part. In the third part, biodegradation and removal strategies with a comparative overview of several conventional vs. non-conventional methods are presented briefly. The fourth part majorly focuses on operational modes of differen…","author":[{"dropping-particle":"","family":"Bilal","given":"Muhammad","non-dropping-particle":"","parse-names":false,"suffix":""},{"dropping-particle":"","family":"Adeel","given":"Muhammad","non-dropping-particle":"","parse-names":false,"suffix":""},{"dropping-particle":"","family":"Rasheed","given":"Tahir","non-dropping-particle":"","parse-names":false,"suffix":""},{"dropping-particle":"","family":"Zhao","given":"Yuping","non-dropping-particle":"","parse-names":false,"suffix":""},{"dropping-particle":"","family":"Iqbal","given":"Hafiz M.N.","non-dropping-particle":"","parse-names":false,"suffix":""}],"container-title":"Environment International","id":"ITEM-1","issued":{"date-parts":[["2019"]]},"title":"Emerging contaminants of high concern and their enzyme-assisted biodegradation – A review","type":"article"},"uris":["http://www.mendeley.com/documents/?uuid=2798fcef-caa3-48a3-b5aa-373cda821b7f"]}],"mendeley":{"formattedCitation":"&lt;sup&gt;4&lt;/sup&gt;","plainTextFormattedCitation":"4","previouslyFormattedCitation":"&lt;sup&gt;4&lt;/sup&gt;"},"properties":{"noteIndex":0},"schema":"https://github.com/citation-style-language/schema/raw/master/csl-citation.json"}</w:instrText>
      </w:r>
      <w:r w:rsidR="00B32F06">
        <w:rPr>
          <w:lang w:val="en"/>
        </w:rPr>
        <w:fldChar w:fldCharType="separate"/>
      </w:r>
      <w:r w:rsidR="00B32F06" w:rsidRPr="00B32F06">
        <w:rPr>
          <w:noProof/>
          <w:vertAlign w:val="superscript"/>
          <w:lang w:val="en"/>
        </w:rPr>
        <w:t>4</w:t>
      </w:r>
      <w:r w:rsidR="00B32F06">
        <w:rPr>
          <w:lang w:val="en"/>
        </w:rPr>
        <w:fldChar w:fldCharType="end"/>
      </w:r>
      <w:r w:rsidR="00512857">
        <w:rPr>
          <w:lang w:val="en"/>
        </w:rPr>
        <w:t>.</w:t>
      </w:r>
    </w:p>
    <w:p w14:paraId="6556E28C" w14:textId="77777777" w:rsidR="006E4BEC" w:rsidRPr="006E4BEC" w:rsidRDefault="006E4BEC">
      <w:pPr>
        <w:rPr>
          <w:lang w:val="en-US"/>
        </w:rPr>
      </w:pPr>
    </w:p>
    <w:p w14:paraId="02C65EB5" w14:textId="464FC1D0" w:rsidR="00EC1B69" w:rsidRDefault="00FD3896">
      <w:pPr>
        <w:rPr>
          <w:lang w:val="en"/>
        </w:rPr>
      </w:pPr>
      <w:r>
        <w:rPr>
          <w:lang w:val="en"/>
        </w:rPr>
        <w:t>We therefore hope to establish a self-sustaining, enzyme-based system, which is characterized by a high turnover rate, low maintenance and low costs</w:t>
      </w:r>
      <w:bookmarkEnd w:id="0"/>
      <w:bookmarkEnd w:id="1"/>
      <w:bookmarkEnd w:id="2"/>
      <w:r w:rsidR="006E4BEC">
        <w:rPr>
          <w:lang w:val="en"/>
        </w:rPr>
        <w:t>.</w:t>
      </w:r>
      <w:r w:rsidR="00DA3643">
        <w:rPr>
          <w:lang w:val="en"/>
        </w:rPr>
        <w:t xml:space="preserve"> In addition, the use of enzymes and the specificity associated with them should make it predictable which reaction products </w:t>
      </w:r>
      <w:r w:rsidR="00512857">
        <w:rPr>
          <w:lang w:val="en"/>
        </w:rPr>
        <w:t xml:space="preserve">are produced during the degradation of </w:t>
      </w:r>
      <w:r w:rsidR="006E4BEC">
        <w:rPr>
          <w:lang w:val="en"/>
        </w:rPr>
        <w:t>D</w:t>
      </w:r>
      <w:r w:rsidR="00DA3643">
        <w:rPr>
          <w:lang w:val="en"/>
        </w:rPr>
        <w:t>iclofenac, so that a</w:t>
      </w:r>
      <w:r w:rsidR="006E4BEC">
        <w:rPr>
          <w:lang w:val="en"/>
        </w:rPr>
        <w:t xml:space="preserve"> disruption</w:t>
      </w:r>
      <w:r w:rsidR="00DA3643">
        <w:rPr>
          <w:lang w:val="en"/>
        </w:rPr>
        <w:t xml:space="preserve"> of environmental </w:t>
      </w:r>
      <w:r w:rsidR="006E4BEC">
        <w:rPr>
          <w:lang w:val="en"/>
        </w:rPr>
        <w:t>homeostasis</w:t>
      </w:r>
      <w:r w:rsidR="00DA3643">
        <w:rPr>
          <w:lang w:val="en"/>
        </w:rPr>
        <w:t xml:space="preserve"> </w:t>
      </w:r>
      <w:r w:rsidR="006E4BEC">
        <w:rPr>
          <w:lang w:val="en"/>
        </w:rPr>
        <w:t xml:space="preserve">by possibly toxic products </w:t>
      </w:r>
      <w:r w:rsidR="00DA3643">
        <w:rPr>
          <w:lang w:val="en"/>
        </w:rPr>
        <w:t>can be avoided.</w:t>
      </w:r>
    </w:p>
    <w:p w14:paraId="0F0BD16C" w14:textId="536DE0B8" w:rsidR="006E4BEC" w:rsidRDefault="006E4BEC">
      <w:pPr>
        <w:rPr>
          <w:lang w:val="en"/>
        </w:rPr>
      </w:pPr>
    </w:p>
    <w:p w14:paraId="3952CD6F" w14:textId="3F8872E9" w:rsidR="006E4BEC" w:rsidRDefault="006E4BEC">
      <w:pPr>
        <w:rPr>
          <w:lang w:val="en-US"/>
        </w:rPr>
      </w:pPr>
      <w:r>
        <w:rPr>
          <w:noProof/>
        </w:rPr>
        <w:lastRenderedPageBreak/>
        <w:drawing>
          <wp:inline distT="0" distB="0" distL="0" distR="0" wp14:anchorId="25492077" wp14:editId="67017F95">
            <wp:extent cx="5756910" cy="47707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756910" cy="4770755"/>
                    </a:xfrm>
                    <a:prstGeom prst="rect">
                      <a:avLst/>
                    </a:prstGeom>
                    <a:noFill/>
                    <a:ln>
                      <a:noFill/>
                    </a:ln>
                  </pic:spPr>
                </pic:pic>
              </a:graphicData>
            </a:graphic>
          </wp:inline>
        </w:drawing>
      </w:r>
    </w:p>
    <w:p w14:paraId="70AD312E" w14:textId="3B61A289" w:rsidR="006E4BEC" w:rsidRPr="006E4BEC" w:rsidRDefault="006E4BEC">
      <w:pPr>
        <w:rPr>
          <w:lang w:val="en-US"/>
        </w:rPr>
      </w:pPr>
      <w:r>
        <w:rPr>
          <w:lang w:val="en-US"/>
        </w:rPr>
        <w:t xml:space="preserve">Structure of </w:t>
      </w:r>
      <w:r w:rsidR="00974C34">
        <w:rPr>
          <w:lang w:val="en-US"/>
        </w:rPr>
        <w:t>D</w:t>
      </w:r>
      <w:r>
        <w:rPr>
          <w:lang w:val="en-US"/>
        </w:rPr>
        <w:t>iclofenac, created in</w:t>
      </w:r>
      <w:r w:rsidRPr="006E4BEC">
        <w:rPr>
          <w:lang w:val="en-US"/>
        </w:rPr>
        <w:t xml:space="preserve"> MarvinSketch, version 20.2.0, developed by ChemAxon, https://chemaxon.com/products/marvin, 2020.</w:t>
      </w:r>
    </w:p>
    <w:p w14:paraId="0F2BECDF" w14:textId="77777777" w:rsidR="00FD3896" w:rsidRPr="006E4BEC" w:rsidRDefault="00FD3896">
      <w:pPr>
        <w:rPr>
          <w:lang w:val="en-US"/>
        </w:rPr>
      </w:pPr>
    </w:p>
    <w:commentRangeStart w:id="4"/>
    <w:p w14:paraId="232AD373" w14:textId="5B8A0B1B" w:rsidR="00FD3896" w:rsidRPr="006E4BEC" w:rsidRDefault="00FD3896" w:rsidP="00FD3896">
      <w:pPr>
        <w:widowControl w:val="0"/>
        <w:autoSpaceDE w:val="0"/>
        <w:autoSpaceDN w:val="0"/>
        <w:adjustRightInd w:val="0"/>
        <w:spacing w:line="240" w:lineRule="auto"/>
        <w:ind w:left="640" w:hanging="640"/>
        <w:rPr>
          <w:rFonts w:ascii="Calibri" w:hAnsi="Calibri" w:cs="Calibri"/>
          <w:noProof/>
          <w:lang w:val="en-US"/>
        </w:rPr>
      </w:pPr>
      <w:r>
        <w:rPr>
          <w:lang w:val="en"/>
        </w:rPr>
        <w:fldChar w:fldCharType="begin" w:fldLock="1"/>
      </w:r>
      <w:r>
        <w:rPr>
          <w:lang w:val="en"/>
        </w:rPr>
        <w:instrText xml:space="preserve">ADDIN Mendeley Bibliography CSL_BIBLIOGRAPHY </w:instrText>
      </w:r>
      <w:r>
        <w:rPr>
          <w:lang w:val="en"/>
        </w:rPr>
        <w:fldChar w:fldCharType="separate"/>
      </w:r>
      <w:r w:rsidRPr="00FD3896">
        <w:rPr>
          <w:noProof/>
          <w:lang w:val="en"/>
        </w:rPr>
        <w:t xml:space="preserve">(1) Acctories, K.; Förstermann, U.; Hofmann, F.; Strong, K. </w:t>
      </w:r>
      <w:r w:rsidRPr="00FD3896">
        <w:rPr>
          <w:i/>
          <w:iCs/>
          <w:noProof/>
          <w:lang w:val="en"/>
        </w:rPr>
        <w:t>General and Special Pharmacology And Toxicology</w:t>
      </w:r>
      <w:r w:rsidRPr="00FD3896">
        <w:rPr>
          <w:noProof/>
          <w:lang w:val="en"/>
        </w:rPr>
        <w:t>, 9th edition.; Urban &amp; Fischer Verlag: Munich,</w:t>
      </w:r>
      <w:r>
        <w:rPr>
          <w:lang w:val="en"/>
        </w:rPr>
        <w:t xml:space="preserve"> </w:t>
      </w:r>
      <w:r w:rsidRPr="00FD3896">
        <w:rPr>
          <w:b/>
          <w:bCs/>
          <w:noProof/>
          <w:lang w:val="en"/>
        </w:rPr>
        <w:t>2005</w:t>
      </w:r>
      <w:r w:rsidRPr="00FD3896">
        <w:rPr>
          <w:noProof/>
          <w:lang w:val="en"/>
        </w:rPr>
        <w:t>.</w:t>
      </w:r>
    </w:p>
    <w:p w14:paraId="3CFEA23E" w14:textId="59D8FBCD" w:rsidR="00FD3896" w:rsidRPr="006E4BEC" w:rsidRDefault="00FD3896" w:rsidP="00FD3896">
      <w:pPr>
        <w:widowControl w:val="0"/>
        <w:autoSpaceDE w:val="0"/>
        <w:autoSpaceDN w:val="0"/>
        <w:adjustRightInd w:val="0"/>
        <w:spacing w:line="240" w:lineRule="auto"/>
        <w:ind w:left="640" w:hanging="640"/>
        <w:rPr>
          <w:rFonts w:ascii="Calibri" w:hAnsi="Calibri" w:cs="Calibri"/>
          <w:noProof/>
          <w:lang w:val="en-US"/>
        </w:rPr>
      </w:pPr>
      <w:r w:rsidRPr="00FD3896">
        <w:rPr>
          <w:noProof/>
          <w:lang w:val="en"/>
        </w:rPr>
        <w:t xml:space="preserve">(2) Glaeske, G. Drugs 2015 – Psychotropic and Other Medicines With Potential for Abuse and Addiction. </w:t>
      </w:r>
      <w:r w:rsidRPr="00FD3896">
        <w:rPr>
          <w:i/>
          <w:iCs/>
          <w:noProof/>
          <w:lang w:val="en"/>
        </w:rPr>
        <w:t>Yearb. Search</w:t>
      </w:r>
      <w:r w:rsidRPr="00FD3896">
        <w:rPr>
          <w:b/>
          <w:bCs/>
          <w:noProof/>
          <w:lang w:val="en"/>
        </w:rPr>
        <w:t xml:space="preserve"> 2017</w:t>
      </w:r>
      <w:r w:rsidRPr="00FD3896">
        <w:rPr>
          <w:noProof/>
          <w:lang w:val="en"/>
        </w:rPr>
        <w:t>.</w:t>
      </w:r>
    </w:p>
    <w:p w14:paraId="0FA2F899" w14:textId="77777777" w:rsidR="00FD3896" w:rsidRPr="006E4BEC" w:rsidRDefault="00FD3896" w:rsidP="00FD3896">
      <w:pPr>
        <w:widowControl w:val="0"/>
        <w:autoSpaceDE w:val="0"/>
        <w:autoSpaceDN w:val="0"/>
        <w:adjustRightInd w:val="0"/>
        <w:spacing w:line="240" w:lineRule="auto"/>
        <w:ind w:left="640" w:hanging="640"/>
        <w:rPr>
          <w:rFonts w:ascii="Calibri" w:hAnsi="Calibri" w:cs="Calibri"/>
          <w:noProof/>
          <w:lang w:val="en-US"/>
        </w:rPr>
      </w:pPr>
      <w:r w:rsidRPr="00FD3896">
        <w:rPr>
          <w:noProof/>
          <w:lang w:val="en"/>
        </w:rPr>
        <w:t xml:space="preserve">(3) Meißner, M. Medicines in The Environment: Nature as a drug dump. </w:t>
      </w:r>
      <w:r w:rsidRPr="00FD3896">
        <w:rPr>
          <w:i/>
          <w:iCs/>
          <w:noProof/>
          <w:lang w:val="en"/>
        </w:rPr>
        <w:t>Dtsch Arztebl Int.</w:t>
      </w:r>
      <w:r>
        <w:rPr>
          <w:lang w:val="en"/>
        </w:rPr>
        <w:t xml:space="preserve"> </w:t>
      </w:r>
      <w:r w:rsidRPr="00FD3896">
        <w:rPr>
          <w:b/>
          <w:bCs/>
          <w:noProof/>
          <w:lang w:val="en"/>
        </w:rPr>
        <w:t>2008</w:t>
      </w:r>
      <w:r w:rsidRPr="00FD3896">
        <w:rPr>
          <w:noProof/>
          <w:lang w:val="en"/>
        </w:rPr>
        <w:t xml:space="preserve">, </w:t>
      </w:r>
      <w:r>
        <w:rPr>
          <w:lang w:val="en"/>
        </w:rPr>
        <w:t xml:space="preserve"> </w:t>
      </w:r>
      <w:r w:rsidRPr="00FD3896">
        <w:rPr>
          <w:i/>
          <w:iCs/>
          <w:noProof/>
          <w:lang w:val="en"/>
        </w:rPr>
        <w:t>105</w:t>
      </w:r>
      <w:r>
        <w:rPr>
          <w:lang w:val="en"/>
        </w:rPr>
        <w:t xml:space="preserve"> </w:t>
      </w:r>
      <w:r w:rsidRPr="00FD3896">
        <w:rPr>
          <w:noProof/>
          <w:lang w:val="en"/>
        </w:rPr>
        <w:t xml:space="preserve"> (24), A-1324.</w:t>
      </w:r>
    </w:p>
    <w:p w14:paraId="7A27B169" w14:textId="77777777" w:rsidR="00FD3896" w:rsidRPr="006E4BEC" w:rsidRDefault="00FD3896" w:rsidP="00FD3896">
      <w:pPr>
        <w:widowControl w:val="0"/>
        <w:autoSpaceDE w:val="0"/>
        <w:autoSpaceDN w:val="0"/>
        <w:adjustRightInd w:val="0"/>
        <w:spacing w:line="240" w:lineRule="auto"/>
        <w:ind w:left="640" w:hanging="640"/>
        <w:rPr>
          <w:rFonts w:ascii="Calibri" w:hAnsi="Calibri" w:cs="Calibri"/>
          <w:noProof/>
          <w:lang w:val="en-US"/>
        </w:rPr>
      </w:pPr>
      <w:r w:rsidRPr="00FD3896">
        <w:rPr>
          <w:noProof/>
          <w:lang w:val="en"/>
        </w:rPr>
        <w:t xml:space="preserve">(4) Bilal, M.; Adeel, M.; Rasheed, T.; Zhao, Y.; Iqbal, H. M. N. Emerging Contaminants of High Concern and Their Enzyme-Assisted Biodegradation – A Review. </w:t>
      </w:r>
      <w:r w:rsidRPr="00FD3896">
        <w:rPr>
          <w:i/>
          <w:iCs/>
          <w:noProof/>
          <w:lang w:val="en"/>
        </w:rPr>
        <w:t>Environment International</w:t>
      </w:r>
      <w:r w:rsidRPr="00FD3896">
        <w:rPr>
          <w:noProof/>
          <w:lang w:val="en"/>
        </w:rPr>
        <w:t xml:space="preserve">. </w:t>
      </w:r>
      <w:r w:rsidRPr="00FD3896">
        <w:rPr>
          <w:b/>
          <w:bCs/>
          <w:noProof/>
          <w:lang w:val="en"/>
        </w:rPr>
        <w:t>2019</w:t>
      </w:r>
      <w:r w:rsidRPr="00FD3896">
        <w:rPr>
          <w:noProof/>
          <w:lang w:val="en"/>
        </w:rPr>
        <w:t>. https://doi.org/10.1016/j.envint.2019.01.011.</w:t>
      </w:r>
    </w:p>
    <w:p w14:paraId="5FCE1350" w14:textId="3DA852C1" w:rsidR="00FD3896" w:rsidRPr="006E4BEC" w:rsidRDefault="00FD3896">
      <w:pPr>
        <w:rPr>
          <w:lang w:val="en-US"/>
        </w:rPr>
      </w:pPr>
      <w:r>
        <w:fldChar w:fldCharType="end"/>
      </w:r>
      <w:commentRangeEnd w:id="4"/>
      <w:r w:rsidR="0060121D">
        <w:rPr>
          <w:rStyle w:val="CommentReference"/>
        </w:rPr>
        <w:commentReference w:id="4"/>
      </w:r>
    </w:p>
    <w:p w14:paraId="262E58DC" w14:textId="77777777" w:rsidR="006E4BEC" w:rsidRPr="006E4BEC" w:rsidRDefault="006E4BEC">
      <w:pPr>
        <w:rPr>
          <w:lang w:val="en-US"/>
        </w:rPr>
      </w:pPr>
    </w:p>
    <w:sectPr w:rsidR="006E4BEC" w:rsidRPr="006E4BEC" w:rsidSect="00FF090D">
      <w:pgSz w:w="11900" w:h="16840"/>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 w:author="Yannik Schermer" w:date="2020-04-02T14:25:00Z" w:initials="YS">
    <w:p w14:paraId="42BA38B4" w14:textId="77777777" w:rsidR="0060121D" w:rsidRPr="00C9381F" w:rsidRDefault="0060121D">
      <w:pPr>
        <w:pStyle w:val="CommentText"/>
        <w:rPr>
          <w:lang w:val="en-US"/>
        </w:rPr>
      </w:pPr>
      <w:r>
        <w:rPr>
          <w:rStyle w:val="CommentReference"/>
        </w:rPr>
        <w:annotationRef/>
      </w:r>
      <w:r w:rsidRPr="00C9381F">
        <w:rPr>
          <w:lang w:val="en-US"/>
        </w:rPr>
        <w:t>Acctories = Aktories; Strong = Starke</w:t>
      </w:r>
    </w:p>
    <w:p w14:paraId="07CC7ADD" w14:textId="77777777" w:rsidR="0060121D" w:rsidRPr="00C9381F" w:rsidRDefault="0060121D">
      <w:pPr>
        <w:pStyle w:val="CommentText"/>
        <w:rPr>
          <w:lang w:val="en-US"/>
        </w:rPr>
      </w:pPr>
    </w:p>
    <w:p w14:paraId="3185D017" w14:textId="77777777" w:rsidR="0060121D" w:rsidRPr="00C9381F" w:rsidRDefault="0060121D">
      <w:pPr>
        <w:pStyle w:val="CommentText"/>
        <w:rPr>
          <w:lang w:val="en-US"/>
        </w:rPr>
      </w:pPr>
      <w:r w:rsidRPr="00C9381F">
        <w:rPr>
          <w:lang w:val="en-US"/>
        </w:rPr>
        <w:t>Search = Addiction</w:t>
      </w:r>
    </w:p>
    <w:p w14:paraId="357E37A4" w14:textId="77777777" w:rsidR="0060121D" w:rsidRPr="00C9381F" w:rsidRDefault="0060121D">
      <w:pPr>
        <w:pStyle w:val="CommentText"/>
        <w:rPr>
          <w:lang w:val="en-US"/>
        </w:rPr>
      </w:pPr>
    </w:p>
    <w:p w14:paraId="1A390559" w14:textId="5F6D3E6C" w:rsidR="0060121D" w:rsidRDefault="0060121D">
      <w:pPr>
        <w:pStyle w:val="CommentText"/>
      </w:pPr>
      <w:r w:rsidRPr="00C9381F">
        <w:rPr>
          <w:lang w:val="en-US"/>
        </w:rPr>
        <w:t xml:space="preserve">In general I am not sure on how to cite foreign sources. </w:t>
      </w:r>
      <w:hyperlink r:id="rId1" w:history="1">
        <w:r w:rsidRPr="00C9381F">
          <w:rPr>
            <w:rStyle w:val="Hyperlink"/>
            <w:lang w:val="en-US"/>
          </w:rPr>
          <w:t>Here</w:t>
        </w:r>
      </w:hyperlink>
      <w:r w:rsidRPr="00C9381F">
        <w:rPr>
          <w:lang w:val="en-US"/>
        </w:rPr>
        <w:t xml:space="preserve"> with most citation styles they also give the original title plus a translated one. In the book I recently read there were some sources in Russian and they just translated the title and put a (In Russian) in brackets behind it. </w:t>
      </w:r>
      <w:r>
        <w:t>I really don’t know how to cite these sources proper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A39055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30743E" w16cex:dateUtc="2020-04-02T12: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A390559" w16cid:durableId="2230743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Yannik Schermer">
    <w15:presenceInfo w15:providerId="AD" w15:userId="S::yannik.schermer@tukl.onmicrosoft.com::b780bc7d-987b-4cf3-a9e8-e61a51da791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oNotDisplayPageBoundarie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503C"/>
    <w:rsid w:val="00077CC5"/>
    <w:rsid w:val="001C5DB5"/>
    <w:rsid w:val="00231B13"/>
    <w:rsid w:val="00287474"/>
    <w:rsid w:val="00330E88"/>
    <w:rsid w:val="00333E08"/>
    <w:rsid w:val="0034350E"/>
    <w:rsid w:val="003B1684"/>
    <w:rsid w:val="00410410"/>
    <w:rsid w:val="0043241B"/>
    <w:rsid w:val="004D1B16"/>
    <w:rsid w:val="00512857"/>
    <w:rsid w:val="00522FF9"/>
    <w:rsid w:val="0060121D"/>
    <w:rsid w:val="006317BF"/>
    <w:rsid w:val="006E4BEC"/>
    <w:rsid w:val="00802DD1"/>
    <w:rsid w:val="008062F0"/>
    <w:rsid w:val="00853691"/>
    <w:rsid w:val="008F74F1"/>
    <w:rsid w:val="009417E4"/>
    <w:rsid w:val="00957125"/>
    <w:rsid w:val="00974C34"/>
    <w:rsid w:val="00981A3C"/>
    <w:rsid w:val="00987DE1"/>
    <w:rsid w:val="009A1D28"/>
    <w:rsid w:val="009B59D9"/>
    <w:rsid w:val="00A8735A"/>
    <w:rsid w:val="00B13B70"/>
    <w:rsid w:val="00B32F06"/>
    <w:rsid w:val="00B5038E"/>
    <w:rsid w:val="00BF74ED"/>
    <w:rsid w:val="00C9381F"/>
    <w:rsid w:val="00CA34BF"/>
    <w:rsid w:val="00CB52C1"/>
    <w:rsid w:val="00CC4967"/>
    <w:rsid w:val="00D12AD8"/>
    <w:rsid w:val="00D9503C"/>
    <w:rsid w:val="00DA3643"/>
    <w:rsid w:val="00DF7375"/>
    <w:rsid w:val="00E2264B"/>
    <w:rsid w:val="00E62C3D"/>
    <w:rsid w:val="00E71721"/>
    <w:rsid w:val="00EC1B69"/>
    <w:rsid w:val="00F138D6"/>
    <w:rsid w:val="00F917C4"/>
    <w:rsid w:val="00FD3896"/>
    <w:rsid w:val="00FF090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7C9C36"/>
  <w15:chartTrackingRefBased/>
  <w15:docId w15:val="{68FEB42D-D704-4244-8183-F73E0093D0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de-DE" w:eastAsia="en-US" w:bidi="ar-SA"/>
      </w:rPr>
    </w:rPrDefault>
    <w:pPrDefault>
      <w:pPr>
        <w:spacing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C5DB5"/>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C5DB5"/>
    <w:rPr>
      <w:rFonts w:ascii="Times New Roman" w:hAnsi="Times New Roman" w:cs="Times New Roman"/>
      <w:sz w:val="18"/>
      <w:szCs w:val="18"/>
    </w:rPr>
  </w:style>
  <w:style w:type="character" w:styleId="PlaceholderText">
    <w:name w:val="Placeholder Text"/>
    <w:basedOn w:val="DefaultParagraphFont"/>
    <w:uiPriority w:val="99"/>
    <w:semiHidden/>
    <w:rsid w:val="006E4BEC"/>
    <w:rPr>
      <w:color w:val="808080"/>
    </w:rPr>
  </w:style>
  <w:style w:type="character" w:styleId="CommentReference">
    <w:name w:val="annotation reference"/>
    <w:basedOn w:val="DefaultParagraphFont"/>
    <w:uiPriority w:val="99"/>
    <w:semiHidden/>
    <w:unhideWhenUsed/>
    <w:rsid w:val="00E2264B"/>
    <w:rPr>
      <w:sz w:val="16"/>
      <w:szCs w:val="16"/>
    </w:rPr>
  </w:style>
  <w:style w:type="paragraph" w:styleId="CommentText">
    <w:name w:val="annotation text"/>
    <w:basedOn w:val="Normal"/>
    <w:link w:val="CommentTextChar"/>
    <w:uiPriority w:val="99"/>
    <w:semiHidden/>
    <w:unhideWhenUsed/>
    <w:rsid w:val="00E2264B"/>
    <w:pPr>
      <w:spacing w:line="240" w:lineRule="auto"/>
    </w:pPr>
    <w:rPr>
      <w:sz w:val="20"/>
      <w:szCs w:val="20"/>
    </w:rPr>
  </w:style>
  <w:style w:type="character" w:customStyle="1" w:styleId="CommentTextChar">
    <w:name w:val="Comment Text Char"/>
    <w:basedOn w:val="DefaultParagraphFont"/>
    <w:link w:val="CommentText"/>
    <w:uiPriority w:val="99"/>
    <w:semiHidden/>
    <w:rsid w:val="00E2264B"/>
    <w:rPr>
      <w:sz w:val="20"/>
      <w:szCs w:val="20"/>
    </w:rPr>
  </w:style>
  <w:style w:type="paragraph" w:styleId="CommentSubject">
    <w:name w:val="annotation subject"/>
    <w:basedOn w:val="CommentText"/>
    <w:next w:val="CommentText"/>
    <w:link w:val="CommentSubjectChar"/>
    <w:uiPriority w:val="99"/>
    <w:semiHidden/>
    <w:unhideWhenUsed/>
    <w:rsid w:val="00E2264B"/>
    <w:rPr>
      <w:b/>
      <w:bCs/>
    </w:rPr>
  </w:style>
  <w:style w:type="character" w:customStyle="1" w:styleId="CommentSubjectChar">
    <w:name w:val="Comment Subject Char"/>
    <w:basedOn w:val="CommentTextChar"/>
    <w:link w:val="CommentSubject"/>
    <w:uiPriority w:val="99"/>
    <w:semiHidden/>
    <w:rsid w:val="00E2264B"/>
    <w:rPr>
      <w:b/>
      <w:bCs/>
      <w:sz w:val="20"/>
      <w:szCs w:val="20"/>
    </w:rPr>
  </w:style>
  <w:style w:type="character" w:styleId="Hyperlink">
    <w:name w:val="Hyperlink"/>
    <w:basedOn w:val="DefaultParagraphFont"/>
    <w:uiPriority w:val="99"/>
    <w:unhideWhenUsed/>
    <w:rsid w:val="00E2264B"/>
    <w:rPr>
      <w:color w:val="0563C1" w:themeColor="hyperlink"/>
      <w:u w:val="single"/>
    </w:rPr>
  </w:style>
  <w:style w:type="character" w:styleId="UnresolvedMention">
    <w:name w:val="Unresolved Mention"/>
    <w:basedOn w:val="DefaultParagraphFont"/>
    <w:uiPriority w:val="99"/>
    <w:semiHidden/>
    <w:unhideWhenUsed/>
    <w:rsid w:val="00E2264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10295215">
      <w:bodyDiv w:val="1"/>
      <w:marLeft w:val="0"/>
      <w:marRight w:val="0"/>
      <w:marTop w:val="0"/>
      <w:marBottom w:val="0"/>
      <w:divBdr>
        <w:top w:val="none" w:sz="0" w:space="0" w:color="auto"/>
        <w:left w:val="none" w:sz="0" w:space="0" w:color="auto"/>
        <w:bottom w:val="none" w:sz="0" w:space="0" w:color="auto"/>
        <w:right w:val="none" w:sz="0" w:space="0" w:color="auto"/>
      </w:divBdr>
      <w:divsChild>
        <w:div w:id="1276597742">
          <w:marLeft w:val="0"/>
          <w:marRight w:val="0"/>
          <w:marTop w:val="0"/>
          <w:marBottom w:val="0"/>
          <w:divBdr>
            <w:top w:val="none" w:sz="0" w:space="0" w:color="auto"/>
            <w:left w:val="none" w:sz="0" w:space="0" w:color="auto"/>
            <w:bottom w:val="none" w:sz="0" w:space="0" w:color="auto"/>
            <w:right w:val="none" w:sz="0" w:space="0" w:color="auto"/>
          </w:divBdr>
          <w:divsChild>
            <w:div w:id="557479522">
              <w:marLeft w:val="0"/>
              <w:marRight w:val="0"/>
              <w:marTop w:val="0"/>
              <w:marBottom w:val="0"/>
              <w:divBdr>
                <w:top w:val="none" w:sz="0" w:space="0" w:color="auto"/>
                <w:left w:val="none" w:sz="0" w:space="0" w:color="auto"/>
                <w:bottom w:val="none" w:sz="0" w:space="0" w:color="auto"/>
                <w:right w:val="none" w:sz="0" w:space="0" w:color="auto"/>
              </w:divBdr>
              <w:divsChild>
                <w:div w:id="332341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citethisforme.com/blog/2019/02/20/cite-a-a-foreign-language-source"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microsoft.com/office/2018/08/relationships/commentsExtensible" Target="commentsExtensi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294B6E-43D0-4ECF-9D98-E3A3B65EEA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9</TotalTime>
  <Pages>2</Pages>
  <Words>1728</Words>
  <Characters>9853</Characters>
  <Application>Microsoft Office Word</Application>
  <DocSecurity>0</DocSecurity>
  <Lines>82</Lines>
  <Paragraphs>2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15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nik Schermer</dc:creator>
  <cp:keywords/>
  <dc:description/>
  <cp:lastModifiedBy>Allyssa Hinkle</cp:lastModifiedBy>
  <cp:revision>3</cp:revision>
  <cp:lastPrinted>2020-04-01T20:32:00Z</cp:lastPrinted>
  <dcterms:created xsi:type="dcterms:W3CDTF">2020-04-02T15:30:00Z</dcterms:created>
  <dcterms:modified xsi:type="dcterms:W3CDTF">2020-04-02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merican-chemical-society</vt:lpwstr>
  </property>
  <property fmtid="{D5CDD505-2E9C-101B-9397-08002B2CF9AE}" pid="23" name="Mendeley Document_1">
    <vt:lpwstr>True</vt:lpwstr>
  </property>
  <property fmtid="{D5CDD505-2E9C-101B-9397-08002B2CF9AE}" pid="24" name="Mendeley Unique User Id_1">
    <vt:lpwstr>f3e7055b-4e8a-39c8-8ec5-dc73a9fd4ed6</vt:lpwstr>
  </property>
</Properties>
</file>